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953452" w14:textId="77777777" w:rsidR="00E81978" w:rsidRDefault="00E70D31">
      <w:pPr>
        <w:pStyle w:val="Title"/>
      </w:pPr>
      <w:r>
        <w:t xml:space="preserve">Importance of Technology in </w:t>
      </w:r>
      <w:r w:rsidR="00AB0667">
        <w:t>Diagnosing and Assisting P</w:t>
      </w:r>
      <w:r w:rsidR="00AB0667" w:rsidRPr="00AB0667">
        <w:t>atients</w:t>
      </w:r>
    </w:p>
    <w:p w14:paraId="570528BF" w14:textId="77777777" w:rsidR="00B823AA" w:rsidRDefault="0077524A" w:rsidP="00B823AA">
      <w:pPr>
        <w:pStyle w:val="Title2"/>
      </w:pPr>
      <w:r w:rsidRPr="0077524A">
        <w:t>Zakaria haque</w:t>
      </w:r>
      <w:r w:rsidRPr="0077524A">
        <w:tab/>
      </w:r>
    </w:p>
    <w:p w14:paraId="7BF903FF" w14:textId="77777777" w:rsidR="00E81978" w:rsidRDefault="006B2E97"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7EB1A370" w14:textId="2E73996E" w:rsidR="00E81978" w:rsidRDefault="00E81978" w:rsidP="00B823AA">
      <w:pPr>
        <w:pStyle w:val="Title2"/>
      </w:pPr>
    </w:p>
    <w:p w14:paraId="23D1D23A" w14:textId="77777777" w:rsidR="00EE5A2F" w:rsidRDefault="00EE5A2F" w:rsidP="00B823AA">
      <w:pPr>
        <w:pStyle w:val="Title2"/>
      </w:pPr>
    </w:p>
    <w:p w14:paraId="71E73718" w14:textId="77777777" w:rsidR="00EE5A2F" w:rsidRDefault="00EE5A2F" w:rsidP="00B823AA">
      <w:pPr>
        <w:pStyle w:val="Title2"/>
      </w:pPr>
    </w:p>
    <w:p w14:paraId="4E398A08" w14:textId="77777777" w:rsidR="00EE5A2F" w:rsidRDefault="00EE5A2F" w:rsidP="00B823AA">
      <w:pPr>
        <w:pStyle w:val="Title2"/>
      </w:pPr>
    </w:p>
    <w:p w14:paraId="1071278E" w14:textId="77777777" w:rsidR="00EE5A2F" w:rsidRDefault="00EE5A2F" w:rsidP="00B823AA">
      <w:pPr>
        <w:pStyle w:val="Title2"/>
      </w:pPr>
    </w:p>
    <w:p w14:paraId="60073379" w14:textId="77777777" w:rsidR="00EE5A2F" w:rsidRDefault="00EE5A2F" w:rsidP="00B823AA">
      <w:pPr>
        <w:pStyle w:val="Title2"/>
      </w:pPr>
    </w:p>
    <w:p w14:paraId="0F4E8E57" w14:textId="77777777" w:rsidR="00EE5A2F" w:rsidRDefault="00EE5A2F" w:rsidP="00B823AA">
      <w:pPr>
        <w:pStyle w:val="Title2"/>
      </w:pPr>
    </w:p>
    <w:p w14:paraId="53B749DD" w14:textId="77777777" w:rsidR="00EE5A2F" w:rsidRDefault="00EE5A2F" w:rsidP="00B823AA">
      <w:pPr>
        <w:pStyle w:val="Title2"/>
      </w:pPr>
    </w:p>
    <w:p w14:paraId="39998E35" w14:textId="77777777" w:rsidR="00EE5A2F" w:rsidRDefault="00EE5A2F" w:rsidP="00B823AA">
      <w:pPr>
        <w:pStyle w:val="Title2"/>
      </w:pPr>
    </w:p>
    <w:p w14:paraId="7D28B7D4" w14:textId="77777777" w:rsidR="00EE5A2F" w:rsidRDefault="00EE5A2F" w:rsidP="00EE5A2F">
      <w:pPr>
        <w:pStyle w:val="Heading1"/>
      </w:pPr>
    </w:p>
    <w:p w14:paraId="124EBA13" w14:textId="77777777" w:rsidR="00EE5A2F" w:rsidRDefault="00EE5A2F" w:rsidP="00EE5A2F">
      <w:pPr>
        <w:pStyle w:val="Heading1"/>
        <w:tabs>
          <w:tab w:val="left" w:pos="4215"/>
        </w:tabs>
        <w:jc w:val="left"/>
      </w:pPr>
    </w:p>
    <w:p w14:paraId="6C4123E5" w14:textId="5E0B6492" w:rsidR="00EE5A2F" w:rsidRDefault="00EE5A2F" w:rsidP="00EE5A2F">
      <w:pPr>
        <w:pStyle w:val="Heading1"/>
        <w:tabs>
          <w:tab w:val="left" w:pos="4215"/>
        </w:tabs>
        <w:jc w:val="left"/>
      </w:pPr>
    </w:p>
    <w:p w14:paraId="761E1152" w14:textId="77777777" w:rsidR="00EE5A2F" w:rsidRPr="00EE5A2F" w:rsidRDefault="00EE5A2F" w:rsidP="00EE5A2F"/>
    <w:p w14:paraId="1A0B0B9E" w14:textId="77777777" w:rsidR="00EE5A2F" w:rsidRDefault="00EE5A2F" w:rsidP="00EE5A2F">
      <w:pPr>
        <w:pStyle w:val="Heading1"/>
      </w:pPr>
    </w:p>
    <w:p w14:paraId="396D5829" w14:textId="3728EADC" w:rsidR="00AA24B5" w:rsidRDefault="00AA24B5" w:rsidP="00EE5A2F">
      <w:pPr>
        <w:pStyle w:val="Heading1"/>
      </w:pPr>
      <w:r>
        <w:t>Introduction</w:t>
      </w:r>
    </w:p>
    <w:p w14:paraId="7FD8091A" w14:textId="6A92B3E5" w:rsidR="00E81978" w:rsidRDefault="007F2B87" w:rsidP="00AA24B5">
      <w:r>
        <w:t xml:space="preserve">Technology is not only progressing in the field of smartphones and internet rather it has </w:t>
      </w:r>
      <w:r w:rsidR="00F76C9B">
        <w:t>advanced</w:t>
      </w:r>
      <w:r>
        <w:t xml:space="preserve"> in the </w:t>
      </w:r>
      <w:r w:rsidR="00F76C9B">
        <w:t xml:space="preserve">medical field too. </w:t>
      </w:r>
      <w:r w:rsidR="008D58AE">
        <w:t xml:space="preserve">It is changing the ways the doctors learn in the medical schools and how they treat their patients. </w:t>
      </w:r>
      <w:r w:rsidR="00966B51">
        <w:t xml:space="preserve">Medical technology is a wider field in which the inventions </w:t>
      </w:r>
      <w:r w:rsidR="0084201E">
        <w:t>share</w:t>
      </w:r>
      <w:r w:rsidR="00966B51">
        <w:t xml:space="preserve"> an </w:t>
      </w:r>
      <w:r w:rsidR="0084201E">
        <w:t>imperative</w:t>
      </w:r>
      <w:r w:rsidR="00966B51">
        <w:t xml:space="preserve"> </w:t>
      </w:r>
      <w:r w:rsidR="0084201E">
        <w:t>part</w:t>
      </w:r>
      <w:r w:rsidR="00966B51">
        <w:t xml:space="preserve"> in the patient’s health</w:t>
      </w:r>
      <w:r w:rsidR="007C69FD">
        <w:t xml:space="preserve">. </w:t>
      </w:r>
      <w:r w:rsidR="00964FA5">
        <w:t xml:space="preserve">It has </w:t>
      </w:r>
      <w:r w:rsidR="00690C64">
        <w:t xml:space="preserve">specifically progressed in the </w:t>
      </w:r>
      <w:r w:rsidR="0084201E">
        <w:t>extents</w:t>
      </w:r>
      <w:r w:rsidR="00690C64">
        <w:t xml:space="preserve"> </w:t>
      </w:r>
      <w:r w:rsidR="0084201E">
        <w:t>such as</w:t>
      </w:r>
      <w:r w:rsidR="00690C64">
        <w:t xml:space="preserve"> </w:t>
      </w:r>
      <w:r w:rsidR="00690C64" w:rsidRPr="00690C64">
        <w:t>biotechnology</w:t>
      </w:r>
      <w:r w:rsidR="00690C64">
        <w:t xml:space="preserve">, </w:t>
      </w:r>
      <w:r w:rsidR="00690C64" w:rsidRPr="00690C64">
        <w:t>pharmaceuticals, information technology,</w:t>
      </w:r>
      <w:r w:rsidR="00690C64">
        <w:t xml:space="preserve"> </w:t>
      </w:r>
      <w:r w:rsidR="00C1194E">
        <w:t>and the manufacturi</w:t>
      </w:r>
      <w:r w:rsidR="00964FA5">
        <w:t>ng of the medical equipment</w:t>
      </w:r>
      <w:r w:rsidR="00AB0667">
        <w:t xml:space="preserve"> </w:t>
      </w:r>
      <w:r w:rsidR="00AB0667">
        <w:fldChar w:fldCharType="begin"/>
      </w:r>
      <w:r w:rsidR="00AB0667">
        <w:instrText xml:space="preserve"> ADDIN ZOTERO_ITEM CSL_CITATION {"citationID":"U4eIZk8d","properties":{"formattedCitation":"(\\uc0\\u8220{}5 Ways Technology is Improving Health | UIC Health Informatics,\\uc0\\u8221{} 2016)","plainCitation":"(“5 Ways Technology is Improving Health | UIC Health Informatics,” 2016)","noteIndex":0},"citationItems":[{"id":437,"uris":["http://zotero.org/users/local/Tqq4tlqy/items/LKLHATEP"],"uri":["http://zotero.org/users/local/Tqq4tlqy/items/LKLHATEP"],"itemData":{"id":437,"type":"webpage","title":"5 Ways Technology is Improving Health | UIC Health Informatics","container-title":"Health Informatics Online Masters | Nursing &amp; Medical Degrees","abstract":"A MSHI degree is a first step toward contributing to the evolution of healthcare. From EHRs to telehealth and wearables, see how technology is improving health.","URL":"https://healthinformatics.uic.edu/blog/5-ways-technology-is-improving-health/","language":"en-US","issued":{"date-parts":[["2016",8,9]]},"accessed":{"date-parts":[["2019",5,11]]}}}],"schema":"https://github.com/citation-style-language/schema/raw/master/csl-citation.json"} </w:instrText>
      </w:r>
      <w:r w:rsidR="00AB0667">
        <w:fldChar w:fldCharType="separate"/>
      </w:r>
      <w:r w:rsidR="00AB0667" w:rsidRPr="00AB0667">
        <w:rPr>
          <w:rFonts w:ascii="Times New Roman" w:hAnsi="Times New Roman" w:cs="Times New Roman"/>
        </w:rPr>
        <w:t>(“5 Ways Technology is Improving Health | UIC Health Informatics,” 2016)</w:t>
      </w:r>
      <w:r w:rsidR="00AB0667">
        <w:fldChar w:fldCharType="end"/>
      </w:r>
      <w:r w:rsidR="00AB0667">
        <w:t>.</w:t>
      </w:r>
      <w:r w:rsidR="00964FA5">
        <w:t xml:space="preserve"> </w:t>
      </w:r>
      <w:r w:rsidR="00AB04C7">
        <w:t>If technology had not provided us with the new equipment and the</w:t>
      </w:r>
      <w:r w:rsidR="00F84C87">
        <w:t xml:space="preserve"> techniques then we won’t be able to diagnose or treat many of the diseases. </w:t>
      </w:r>
      <w:r w:rsidR="00077B32">
        <w:t xml:space="preserve">The technology has not only helped the </w:t>
      </w:r>
      <w:r w:rsidR="004530CA">
        <w:t>doctors to diagnose the patients be</w:t>
      </w:r>
      <w:r w:rsidR="004530CA" w:rsidRPr="004530CA">
        <w:t>tter, also th</w:t>
      </w:r>
      <w:r w:rsidR="004530CA">
        <w:t>e patients to be treated better</w:t>
      </w:r>
      <w:r w:rsidR="00DF3359">
        <w:t xml:space="preserve"> way.</w:t>
      </w:r>
    </w:p>
    <w:p w14:paraId="37C6BFE8" w14:textId="0A989406" w:rsidR="00AA24B5" w:rsidRDefault="00CB3AA1" w:rsidP="00EE5A2F">
      <w:pPr>
        <w:pStyle w:val="Heading1"/>
      </w:pPr>
      <w:r>
        <w:t>Discussion</w:t>
      </w:r>
    </w:p>
    <w:p w14:paraId="1DE22FBF" w14:textId="3460E3E2" w:rsidR="00DF3359" w:rsidRDefault="00DF3359" w:rsidP="00DF3359">
      <w:r>
        <w:t>Talking about the field of the</w:t>
      </w:r>
      <w:r w:rsidR="00DE52CD">
        <w:t xml:space="preserve"> neurosurgery, the technology has helped the </w:t>
      </w:r>
      <w:r w:rsidR="00DE52CD" w:rsidRPr="00DE52CD">
        <w:t xml:space="preserve">neurosurgeons discover negligibly </w:t>
      </w:r>
      <w:r w:rsidR="00CD67CB" w:rsidRPr="00DE52CD">
        <w:t>intrusive</w:t>
      </w:r>
      <w:r w:rsidR="00DE52CD" w:rsidRPr="00DE52CD">
        <w:t xml:space="preserve"> </w:t>
      </w:r>
      <w:r w:rsidR="00CD67CB" w:rsidRPr="00DE52CD">
        <w:t>means</w:t>
      </w:r>
      <w:r w:rsidR="00DE52CD" w:rsidRPr="00DE52CD">
        <w:t xml:space="preserve"> to treat patients with a brain </w:t>
      </w:r>
      <w:r w:rsidR="00CD67CB" w:rsidRPr="00DE52CD">
        <w:t>sickness</w:t>
      </w:r>
      <w:r w:rsidR="00DE52CD" w:rsidRPr="00DE52CD">
        <w:t xml:space="preserve">, </w:t>
      </w:r>
      <w:r w:rsidR="00CD67CB">
        <w:t>stated by</w:t>
      </w:r>
      <w:r w:rsidR="00DE52CD" w:rsidRPr="00DE52CD">
        <w:t xml:space="preserve"> Frank Hsu, </w:t>
      </w:r>
      <w:r w:rsidR="00CD67CB" w:rsidRPr="00DE52CD">
        <w:t>stand-in</w:t>
      </w:r>
      <w:r w:rsidR="00DE52CD" w:rsidRPr="00DE52CD">
        <w:t xml:space="preserve"> chairman of the </w:t>
      </w:r>
      <w:r w:rsidR="00EF2361" w:rsidRPr="00DE52CD">
        <w:t>sector</w:t>
      </w:r>
      <w:r w:rsidR="00DE52CD" w:rsidRPr="00DE52CD">
        <w:t xml:space="preserve"> of </w:t>
      </w:r>
      <w:r w:rsidR="00EF2361" w:rsidRPr="00DE52CD">
        <w:t>neural</w:t>
      </w:r>
      <w:r w:rsidR="00DE52CD" w:rsidRPr="00DE52CD">
        <w:t xml:space="preserve"> </w:t>
      </w:r>
      <w:r w:rsidR="00EF2361" w:rsidRPr="00DE52CD">
        <w:t>operation</w:t>
      </w:r>
      <w:r w:rsidR="00DE52CD" w:rsidRPr="00DE52CD">
        <w:t>.</w:t>
      </w:r>
      <w:r w:rsidR="00EF2361">
        <w:t xml:space="preserve"> He also stated that the advancements in the </w:t>
      </w:r>
      <w:r w:rsidR="00EF2361" w:rsidRPr="00EF2361">
        <w:t xml:space="preserve">imaging technology have made neurosurgery </w:t>
      </w:r>
      <w:r w:rsidR="00A86E5B" w:rsidRPr="00EF2361">
        <w:t>harmless</w:t>
      </w:r>
      <w:r w:rsidR="00EF2361" w:rsidRPr="00EF2361">
        <w:t xml:space="preserve"> and </w:t>
      </w:r>
      <w:r w:rsidR="00A86E5B" w:rsidRPr="00EF2361">
        <w:t>further</w:t>
      </w:r>
      <w:r w:rsidR="00EF2361" w:rsidRPr="00EF2361">
        <w:t xml:space="preserve"> </w:t>
      </w:r>
      <w:r w:rsidR="00A86E5B" w:rsidRPr="00EF2361">
        <w:t>effective</w:t>
      </w:r>
      <w:r w:rsidR="00EF2361" w:rsidRPr="00EF2361">
        <w:t>.</w:t>
      </w:r>
      <w:r w:rsidR="00A86E5B">
        <w:t xml:space="preserve"> He further stated that to use of MRI has helped the surgeons to take the images of the brain before the surgery to detect </w:t>
      </w:r>
      <w:r w:rsidR="00195425">
        <w:t xml:space="preserve">the hotspot of the activity so that they can be avoided. </w:t>
      </w:r>
      <w:r w:rsidR="00BF017E" w:rsidRPr="00BF017E">
        <w:t xml:space="preserve">For years, a surgeon </w:t>
      </w:r>
      <w:r w:rsidR="00907459" w:rsidRPr="00BF017E">
        <w:t>handling</w:t>
      </w:r>
      <w:r w:rsidR="00BF017E" w:rsidRPr="00BF017E">
        <w:t xml:space="preserve"> an aneurysm in a patient's </w:t>
      </w:r>
      <w:r w:rsidR="00907459" w:rsidRPr="00BF017E">
        <w:t>head</w:t>
      </w:r>
      <w:r w:rsidR="00BF017E" w:rsidRPr="00BF017E">
        <w:t xml:space="preserve"> would </w:t>
      </w:r>
      <w:r w:rsidR="00907459">
        <w:t>require</w:t>
      </w:r>
      <w:r w:rsidR="00BF017E" w:rsidRPr="00BF017E">
        <w:t xml:space="preserve"> to </w:t>
      </w:r>
      <w:r w:rsidR="00907459" w:rsidRPr="00BF017E">
        <w:t>cut through</w:t>
      </w:r>
      <w:r w:rsidR="00BF017E" w:rsidRPr="00BF017E">
        <w:t xml:space="preserve"> the </w:t>
      </w:r>
      <w:r w:rsidR="00907459" w:rsidRPr="00BF017E">
        <w:t>cranium</w:t>
      </w:r>
      <w:r w:rsidR="00BF017E" w:rsidRPr="00BF017E">
        <w:t xml:space="preserve">, </w:t>
      </w:r>
      <w:r w:rsidR="00907459" w:rsidRPr="00BF017E">
        <w:t>trace</w:t>
      </w:r>
      <w:r w:rsidR="00BF017E" w:rsidRPr="00BF017E">
        <w:t xml:space="preserve"> the blood vessel and </w:t>
      </w:r>
      <w:r w:rsidR="00AB11DD">
        <w:t>fasten</w:t>
      </w:r>
      <w:r w:rsidR="00BF017E" w:rsidRPr="00BF017E">
        <w:t xml:space="preserve"> the out-pouching vessel wall. </w:t>
      </w:r>
      <w:r w:rsidR="00AB0A93" w:rsidRPr="00BF017E">
        <w:t>However</w:t>
      </w:r>
      <w:r w:rsidR="00BF017E" w:rsidRPr="00BF017E">
        <w:t xml:space="preserve"> </w:t>
      </w:r>
      <w:r w:rsidR="00AB0A93" w:rsidRPr="00BF017E">
        <w:t>nowadays</w:t>
      </w:r>
      <w:r w:rsidR="00BF017E" w:rsidRPr="00BF017E">
        <w:t xml:space="preserve">, endovascular </w:t>
      </w:r>
      <w:r w:rsidR="00AB0A93" w:rsidRPr="00BF017E">
        <w:t>surgical procedure</w:t>
      </w:r>
      <w:r w:rsidR="00BF017E" w:rsidRPr="00BF017E">
        <w:t xml:space="preserve"> </w:t>
      </w:r>
      <w:r w:rsidR="00AB0A93">
        <w:t xml:space="preserve">is prevalent. </w:t>
      </w:r>
      <w:r w:rsidR="00C82338">
        <w:t>A</w:t>
      </w:r>
      <w:r w:rsidR="00C82338" w:rsidRPr="00C82338">
        <w:t xml:space="preserve">neurysm </w:t>
      </w:r>
      <w:r w:rsidR="00C82338">
        <w:t>produces</w:t>
      </w:r>
      <w:r w:rsidR="00C82338" w:rsidRPr="00C82338">
        <w:t xml:space="preserve"> when the walls of </w:t>
      </w:r>
      <w:r w:rsidR="00C82338">
        <w:t>some</w:t>
      </w:r>
      <w:r w:rsidR="00C82338" w:rsidRPr="00C82338">
        <w:t xml:space="preserve"> artery deteriorate, making a </w:t>
      </w:r>
      <w:r w:rsidR="00B77B2A">
        <w:t>big</w:t>
      </w:r>
      <w:r w:rsidR="00C82338" w:rsidRPr="00C82338">
        <w:t xml:space="preserve"> </w:t>
      </w:r>
      <w:r w:rsidR="006F353D" w:rsidRPr="00C82338">
        <w:t>bag</w:t>
      </w:r>
      <w:r w:rsidR="00C82338" w:rsidRPr="00C82338">
        <w:t xml:space="preserve"> or </w:t>
      </w:r>
      <w:r w:rsidR="006F353D" w:rsidRPr="00C82338">
        <w:t>lump</w:t>
      </w:r>
      <w:r w:rsidR="00C82338" w:rsidRPr="00C82338">
        <w:t xml:space="preserve">. </w:t>
      </w:r>
      <w:r w:rsidR="006F353D">
        <w:t>Modern</w:t>
      </w:r>
      <w:r w:rsidR="00C82338" w:rsidRPr="00C82338">
        <w:t xml:space="preserve"> techniques, </w:t>
      </w:r>
      <w:r w:rsidR="006F353D" w:rsidRPr="00C82338">
        <w:t>nevertheless</w:t>
      </w:r>
      <w:r w:rsidR="00C82338" w:rsidRPr="00C82338">
        <w:t xml:space="preserve">, </w:t>
      </w:r>
      <w:r w:rsidR="006F353D" w:rsidRPr="00C82338">
        <w:t>let</w:t>
      </w:r>
      <w:r w:rsidR="00C82338" w:rsidRPr="00C82338">
        <w:t xml:space="preserve"> a surgeon to </w:t>
      </w:r>
      <w:r w:rsidR="006F353D" w:rsidRPr="00C82338">
        <w:t>strand</w:t>
      </w:r>
      <w:r w:rsidR="00C82338" w:rsidRPr="00C82338">
        <w:t xml:space="preserve"> a </w:t>
      </w:r>
      <w:r w:rsidR="006F353D" w:rsidRPr="00C82338">
        <w:t>tube</w:t>
      </w:r>
      <w:r w:rsidR="00B77B2A">
        <w:t xml:space="preserve"> in the</w:t>
      </w:r>
      <w:r w:rsidR="00C82338" w:rsidRPr="00C82338">
        <w:t xml:space="preserve"> cerebral artery </w:t>
      </w:r>
      <w:r w:rsidR="00B77B2A">
        <w:t xml:space="preserve">of the patient </w:t>
      </w:r>
      <w:r w:rsidR="00C82338" w:rsidRPr="00C82338">
        <w:t xml:space="preserve">and </w:t>
      </w:r>
      <w:r w:rsidR="0046093E">
        <w:t>put</w:t>
      </w:r>
      <w:r w:rsidR="00C82338" w:rsidRPr="00C82338">
        <w:t xml:space="preserve"> a </w:t>
      </w:r>
      <w:r w:rsidR="0046093E" w:rsidRPr="00C82338">
        <w:t>loop</w:t>
      </w:r>
      <w:r w:rsidR="00C82338" w:rsidRPr="00C82338">
        <w:t xml:space="preserve"> or a </w:t>
      </w:r>
      <w:r w:rsidR="0046093E" w:rsidRPr="00C82338">
        <w:t>wire</w:t>
      </w:r>
      <w:r w:rsidR="00C82338" w:rsidRPr="00C82338">
        <w:t xml:space="preserve"> stent into </w:t>
      </w:r>
      <w:r w:rsidR="0046093E">
        <w:t>the bag</w:t>
      </w:r>
      <w:r w:rsidR="00C82338" w:rsidRPr="00C82338">
        <w:t xml:space="preserve">, </w:t>
      </w:r>
      <w:r w:rsidR="00CF3E6C" w:rsidRPr="00C82338">
        <w:t>transmitting</w:t>
      </w:r>
      <w:r w:rsidR="00C82338" w:rsidRPr="00C82338">
        <w:t xml:space="preserve"> blood </w:t>
      </w:r>
      <w:r w:rsidR="00CF3E6C">
        <w:t>far</w:t>
      </w:r>
      <w:r w:rsidR="00C82338" w:rsidRPr="00C82338">
        <w:t xml:space="preserve"> from the aneurysm. </w:t>
      </w:r>
      <w:r w:rsidR="00C82338" w:rsidRPr="00C82338">
        <w:lastRenderedPageBreak/>
        <w:t xml:space="preserve">With the blood no longer </w:t>
      </w:r>
      <w:r w:rsidR="00F32C30" w:rsidRPr="00C82338">
        <w:t>thrashing</w:t>
      </w:r>
      <w:r w:rsidR="00C82338" w:rsidRPr="00C82338">
        <w:t xml:space="preserve"> </w:t>
      </w:r>
      <w:r w:rsidR="00F32C30">
        <w:t>with</w:t>
      </w:r>
      <w:r w:rsidR="00286964">
        <w:t xml:space="preserve"> the walls</w:t>
      </w:r>
      <w:r w:rsidR="00C82338" w:rsidRPr="00C82338">
        <w:t xml:space="preserve"> of aneurysm, it </w:t>
      </w:r>
      <w:r w:rsidR="00286964">
        <w:t>may</w:t>
      </w:r>
      <w:r w:rsidR="00C82338" w:rsidRPr="00C82338">
        <w:t xml:space="preserve"> </w:t>
      </w:r>
      <w:r w:rsidR="00286964" w:rsidRPr="00C82338">
        <w:t>ultimately</w:t>
      </w:r>
      <w:r w:rsidR="00C82338" w:rsidRPr="00C82338">
        <w:t xml:space="preserve"> </w:t>
      </w:r>
      <w:r w:rsidR="00E30BD5">
        <w:t>cure</w:t>
      </w:r>
      <w:r w:rsidR="00C82338" w:rsidRPr="00C82338">
        <w:t xml:space="preserve">, </w:t>
      </w:r>
      <w:r w:rsidR="00306A7D">
        <w:t xml:space="preserve">as said by </w:t>
      </w:r>
      <w:r w:rsidR="00C82338" w:rsidRPr="00C82338">
        <w:t>Hsu</w:t>
      </w:r>
      <w:r w:rsidR="002F7D01">
        <w:t xml:space="preserve"> </w:t>
      </w:r>
      <w:r w:rsidR="002F7D01">
        <w:fldChar w:fldCharType="begin"/>
      </w:r>
      <w:r w:rsidR="002F7D01">
        <w:instrText xml:space="preserve"> ADDIN ZOTERO_ITEM CSL_CITATION {"citationID":"JaPaQZpF","properties":{"formattedCitation":"(\\uc0\\u8220{}Technology is Changing How Doctors Diagnose, Treat Patients,\\uc0\\u8221{} n.d.)","plainCitation":"(“Technology is Changing How Doctors Diagnose, Treat Patients,” n.d.)","noteIndex":0},"citationItems":[{"id":435,"uris":["http://zotero.org/users/local/Tqq4tlqy/items/5DVYJFJS"],"uri":["http://zotero.org/users/local/Tqq4tlqy/items/5DVYJFJS"],"itemData":{"id":435,"type":"webpage","title":"Technology is Changing How Doctors Diagnose, Treat Patients","abstract":"Three physicians from UC Irvine Health discuss the future of medicine and how medical students are learning ways that technology can be leveraged to improve patient care.","URL":"https://www.govtech.com/health/Technology-is-Changing-How-Doctors-Diagnose-Treat-Patients.html","language":"en","accessed":{"date-parts":[["2019",5,11]]}}}],"schema":"https://github.com/citation-style-language/schema/raw/master/csl-citation.json"} </w:instrText>
      </w:r>
      <w:r w:rsidR="002F7D01">
        <w:fldChar w:fldCharType="separate"/>
      </w:r>
      <w:r w:rsidR="002F7D01" w:rsidRPr="002F7D01">
        <w:rPr>
          <w:rFonts w:ascii="Times New Roman" w:hAnsi="Times New Roman" w:cs="Times New Roman"/>
        </w:rPr>
        <w:t>(“Technology is Changing How Doctors Diagnose, Treat Patients,” n.d.)</w:t>
      </w:r>
      <w:r w:rsidR="002F7D01">
        <w:fldChar w:fldCharType="end"/>
      </w:r>
      <w:r w:rsidR="002F7D01">
        <w:t>.</w:t>
      </w:r>
    </w:p>
    <w:p w14:paraId="094E6B43" w14:textId="071A6E48" w:rsidR="0009218C" w:rsidRDefault="00B179AE" w:rsidP="0009218C">
      <w:r w:rsidRPr="00B179AE">
        <w:t>Refining excellence of life is one of the key profits of assimilating new inventions in</w:t>
      </w:r>
      <w:r w:rsidR="007263F1">
        <w:t xml:space="preserve"> the field of </w:t>
      </w:r>
      <w:bookmarkStart w:id="0" w:name="_GoBack"/>
      <w:bookmarkEnd w:id="0"/>
      <w:r w:rsidRPr="00B179AE">
        <w:t xml:space="preserve">medicine. The </w:t>
      </w:r>
      <w:r w:rsidR="00CA4C29" w:rsidRPr="00B179AE">
        <w:t>incorporation</w:t>
      </w:r>
      <w:r w:rsidRPr="00B179AE">
        <w:t xml:space="preserve"> of medical equipment technology and telehealth has also </w:t>
      </w:r>
      <w:r w:rsidR="00BC1E0A" w:rsidRPr="00B179AE">
        <w:t>formed</w:t>
      </w:r>
      <w:r w:rsidRPr="00B179AE">
        <w:t xml:space="preserve"> </w:t>
      </w:r>
      <w:r w:rsidR="00BC1E0A" w:rsidRPr="00B179AE">
        <w:t>mechanical</w:t>
      </w:r>
      <w:r w:rsidRPr="00B179AE">
        <w:t xml:space="preserve"> </w:t>
      </w:r>
      <w:r w:rsidR="00BC1E0A" w:rsidRPr="00B179AE">
        <w:t>operations</w:t>
      </w:r>
      <w:r w:rsidRPr="00B179AE">
        <w:t xml:space="preserve">, </w:t>
      </w:r>
      <w:r w:rsidR="00BC1E0A">
        <w:t>however</w:t>
      </w:r>
      <w:r w:rsidRPr="00B179AE">
        <w:t xml:space="preserve"> in </w:t>
      </w:r>
      <w:r w:rsidR="00BC1E0A">
        <w:t>many</w:t>
      </w:r>
      <w:r w:rsidRPr="00B179AE">
        <w:t xml:space="preserve"> cases, </w:t>
      </w:r>
      <w:r w:rsidR="00BC1E0A" w:rsidRPr="00B179AE">
        <w:t>doctors</w:t>
      </w:r>
      <w:r w:rsidRPr="00B179AE">
        <w:t xml:space="preserve"> do not </w:t>
      </w:r>
      <w:r w:rsidR="00BC2D0F">
        <w:t xml:space="preserve">require </w:t>
      </w:r>
      <w:r w:rsidRPr="00B179AE">
        <w:t xml:space="preserve">to be in the </w:t>
      </w:r>
      <w:r w:rsidR="00BC2D0F" w:rsidRPr="00B179AE">
        <w:t>operational</w:t>
      </w:r>
      <w:r w:rsidRPr="00B179AE">
        <w:t xml:space="preserve"> </w:t>
      </w:r>
      <w:r w:rsidR="00BC2D0F" w:rsidRPr="00B179AE">
        <w:t>chamber</w:t>
      </w:r>
      <w:r w:rsidRPr="00B179AE">
        <w:t xml:space="preserve"> with a patient when the </w:t>
      </w:r>
      <w:r w:rsidR="0009218C" w:rsidRPr="00B179AE">
        <w:t>operation</w:t>
      </w:r>
      <w:r w:rsidRPr="00B179AE">
        <w:t xml:space="preserve"> is </w:t>
      </w:r>
      <w:r w:rsidR="0009218C" w:rsidRPr="00B179AE">
        <w:t>executed</w:t>
      </w:r>
      <w:r w:rsidRPr="00B179AE">
        <w:t xml:space="preserve">. </w:t>
      </w:r>
      <w:r w:rsidR="00E554B4">
        <w:t xml:space="preserve">In contrary to that the doctors can </w:t>
      </w:r>
      <w:r w:rsidR="003934BA">
        <w:t>now operate</w:t>
      </w:r>
      <w:r w:rsidR="00E554B4">
        <w:t xml:space="preserve"> from </w:t>
      </w:r>
      <w:r w:rsidR="003934BA">
        <w:t>their</w:t>
      </w:r>
      <w:r w:rsidR="00E554B4">
        <w:t xml:space="preserve"> home base, and </w:t>
      </w:r>
      <w:r w:rsidR="003934BA">
        <w:t>the</w:t>
      </w:r>
      <w:r w:rsidR="00E554B4">
        <w:t xml:space="preserve"> </w:t>
      </w:r>
      <w:r w:rsidR="003934BA">
        <w:t>patients</w:t>
      </w:r>
      <w:r w:rsidR="00E554B4">
        <w:t xml:space="preserve"> can be treated in the </w:t>
      </w:r>
      <w:r w:rsidR="003934BA">
        <w:t>nearby</w:t>
      </w:r>
      <w:r w:rsidR="00E554B4">
        <w:t xml:space="preserve"> </w:t>
      </w:r>
      <w:r w:rsidR="009D76DC">
        <w:t>private clinics</w:t>
      </w:r>
      <w:r w:rsidR="00E554B4">
        <w:t xml:space="preserve"> </w:t>
      </w:r>
      <w:r w:rsidRPr="00B179AE">
        <w:t xml:space="preserve">close their own hometown, </w:t>
      </w:r>
      <w:r w:rsidR="009D76DC" w:rsidRPr="00B179AE">
        <w:t>eradicating</w:t>
      </w:r>
      <w:r w:rsidRPr="00B179AE">
        <w:t xml:space="preserve"> the </w:t>
      </w:r>
      <w:r w:rsidR="009D76DC" w:rsidRPr="00B179AE">
        <w:t>disturbances</w:t>
      </w:r>
      <w:r w:rsidRPr="00B179AE">
        <w:t xml:space="preserve"> and </w:t>
      </w:r>
      <w:r w:rsidR="009D76DC" w:rsidRPr="00B179AE">
        <w:t>pressure</w:t>
      </w:r>
      <w:r w:rsidRPr="00B179AE">
        <w:t xml:space="preserve"> of </w:t>
      </w:r>
      <w:r w:rsidR="00592442">
        <w:t xml:space="preserve">travel for the </w:t>
      </w:r>
      <w:r w:rsidR="009A67FE">
        <w:t>health-related</w:t>
      </w:r>
      <w:r w:rsidR="00592442">
        <w:t xml:space="preserve"> issues</w:t>
      </w:r>
      <w:r w:rsidRPr="00B179AE">
        <w:t xml:space="preserve">. With </w:t>
      </w:r>
      <w:r w:rsidR="00592442" w:rsidRPr="00B179AE">
        <w:t>new</w:t>
      </w:r>
      <w:r w:rsidRPr="00B179AE">
        <w:t xml:space="preserve"> </w:t>
      </w:r>
      <w:r w:rsidR="00592442" w:rsidRPr="00B179AE">
        <w:t>mechanical</w:t>
      </w:r>
      <w:r w:rsidRPr="00B179AE">
        <w:t xml:space="preserve"> </w:t>
      </w:r>
      <w:r w:rsidR="00592442" w:rsidRPr="00B179AE">
        <w:t>operations</w:t>
      </w:r>
      <w:r w:rsidRPr="00B179AE">
        <w:t xml:space="preserve">, the </w:t>
      </w:r>
      <w:r w:rsidR="00592442" w:rsidRPr="00B179AE">
        <w:t>doctor</w:t>
      </w:r>
      <w:r w:rsidRPr="00B179AE">
        <w:t xml:space="preserve"> is </w:t>
      </w:r>
      <w:r w:rsidR="00F035AB">
        <w:t>yet</w:t>
      </w:r>
      <w:r w:rsidRPr="00B179AE">
        <w:t xml:space="preserve"> in the room, </w:t>
      </w:r>
      <w:r w:rsidR="00F035AB">
        <w:t>controlling</w:t>
      </w:r>
      <w:r w:rsidRPr="00B179AE">
        <w:t xml:space="preserve"> the </w:t>
      </w:r>
      <w:r w:rsidR="00F035AB" w:rsidRPr="00B179AE">
        <w:t>mechanical</w:t>
      </w:r>
      <w:r w:rsidRPr="00B179AE">
        <w:t xml:space="preserve"> devices, </w:t>
      </w:r>
      <w:r w:rsidR="00F035AB" w:rsidRPr="00B179AE">
        <w:t>however</w:t>
      </w:r>
      <w:r w:rsidRPr="00B179AE">
        <w:t xml:space="preserve"> the technology </w:t>
      </w:r>
      <w:r w:rsidR="00F035AB" w:rsidRPr="00B179AE">
        <w:t>agree to</w:t>
      </w:r>
      <w:r w:rsidRPr="00B179AE">
        <w:t xml:space="preserve"> a minimally</w:t>
      </w:r>
      <w:r w:rsidR="00AC23A4">
        <w:t xml:space="preserve"> </w:t>
      </w:r>
      <w:r w:rsidR="00AC23A4" w:rsidRPr="00B179AE">
        <w:t>intrusive</w:t>
      </w:r>
      <w:r w:rsidRPr="00B179AE">
        <w:t xml:space="preserve"> </w:t>
      </w:r>
      <w:r w:rsidR="00AC23A4" w:rsidRPr="00B179AE">
        <w:t>process</w:t>
      </w:r>
      <w:r w:rsidRPr="00B179AE">
        <w:t xml:space="preserve"> that leaves patients with </w:t>
      </w:r>
      <w:r w:rsidR="00AC23A4" w:rsidRPr="00B179AE">
        <w:t>fewer</w:t>
      </w:r>
      <w:r w:rsidRPr="00B179AE">
        <w:t xml:space="preserve"> </w:t>
      </w:r>
      <w:r w:rsidR="00AC23A4" w:rsidRPr="00B179AE">
        <w:t>blemishing</w:t>
      </w:r>
      <w:r w:rsidRPr="00B179AE">
        <w:t xml:space="preserve"> and </w:t>
      </w:r>
      <w:r w:rsidR="00AC23A4" w:rsidRPr="00B179AE">
        <w:t>expressively</w:t>
      </w:r>
      <w:r w:rsidRPr="00B179AE">
        <w:t xml:space="preserve"> </w:t>
      </w:r>
      <w:r w:rsidR="003B436B">
        <w:t>shorter</w:t>
      </w:r>
      <w:r w:rsidRPr="00B179AE">
        <w:t xml:space="preserve"> </w:t>
      </w:r>
      <w:r w:rsidR="003B436B" w:rsidRPr="00B179AE">
        <w:t>regaining</w:t>
      </w:r>
      <w:r w:rsidRPr="00B179AE">
        <w:t xml:space="preserve"> </w:t>
      </w:r>
      <w:r w:rsidR="003B436B">
        <w:t>period</w:t>
      </w:r>
      <w:r w:rsidR="00F914B1">
        <w:t xml:space="preserve"> </w:t>
      </w:r>
      <w:r w:rsidR="00F914B1">
        <w:fldChar w:fldCharType="begin"/>
      </w:r>
      <w:r w:rsidR="00F914B1">
        <w:instrText xml:space="preserve"> ADDIN ZOTERO_ITEM CSL_CITATION {"citationID":"lxkIXjn5","properties":{"formattedCitation":"(\\uc0\\u8220{}Medical Technology,\\uc0\\u8221{} 2011)","plainCitation":"(“Medical Technology,” 2011)","noteIndex":0},"citationItems":[{"id":430,"uris":["http://zotero.org/users/local/Tqq4tlqy/items/RWVZBHCK"],"uri":["http://zotero.org/users/local/Tqq4tlqy/items/RWVZBHCK"],"itemData":{"id":430,"type":"webpage","title":"Medical Technology","abstract":"Advancements in medical technology have allowed physicians to better diagnose and treat their patients since the beginning of the professional practice of medicine. Thanks to the continuous develop…","URL":"http://www.healthcarebusinesstech.com/medical-technology/","language":"en-US","issued":{"date-parts":[["2011",12,23]]},"accessed":{"date-parts":[["2019",5,11]]}}}],"schema":"https://github.com/citation-style-language/schema/raw/master/csl-citation.json"} </w:instrText>
      </w:r>
      <w:r w:rsidR="00F914B1">
        <w:fldChar w:fldCharType="separate"/>
      </w:r>
      <w:r w:rsidR="00F914B1" w:rsidRPr="00F914B1">
        <w:rPr>
          <w:rFonts w:ascii="Times New Roman" w:hAnsi="Times New Roman" w:cs="Times New Roman"/>
        </w:rPr>
        <w:t>(“Medical Technology,” 2011)</w:t>
      </w:r>
      <w:r w:rsidR="00F914B1">
        <w:fldChar w:fldCharType="end"/>
      </w:r>
      <w:r w:rsidR="00F914B1">
        <w:t>.</w:t>
      </w:r>
    </w:p>
    <w:p w14:paraId="207597A6" w14:textId="77777777" w:rsidR="003B436B" w:rsidRDefault="003B436B" w:rsidP="0009218C">
      <w:r w:rsidRPr="003B436B">
        <w:t xml:space="preserve">Medical experts and doctors are continually </w:t>
      </w:r>
      <w:r>
        <w:t>doing the</w:t>
      </w:r>
      <w:r w:rsidRPr="003B436B">
        <w:t xml:space="preserve"> research and testing </w:t>
      </w:r>
      <w:r>
        <w:t>novel</w:t>
      </w:r>
      <w:r w:rsidRPr="003B436B">
        <w:t xml:space="preserve"> measures to help </w:t>
      </w:r>
      <w:r w:rsidR="00F729F1">
        <w:t>stop</w:t>
      </w:r>
      <w:r w:rsidRPr="003B436B">
        <w:t xml:space="preserve">, </w:t>
      </w:r>
      <w:r w:rsidR="00F729F1" w:rsidRPr="003B436B">
        <w:t>identify</w:t>
      </w:r>
      <w:r w:rsidRPr="003B436B">
        <w:t xml:space="preserve">, and </w:t>
      </w:r>
      <w:r w:rsidR="00F729F1">
        <w:t>treat</w:t>
      </w:r>
      <w:r w:rsidRPr="003B436B">
        <w:t xml:space="preserve"> </w:t>
      </w:r>
      <w:r w:rsidR="00F729F1" w:rsidRPr="003B436B">
        <w:t>illnesses</w:t>
      </w:r>
      <w:r w:rsidRPr="003B436B">
        <w:t xml:space="preserve"> </w:t>
      </w:r>
      <w:r w:rsidR="009C0995" w:rsidRPr="003B436B">
        <w:t>along with</w:t>
      </w:r>
      <w:r w:rsidRPr="003B436B">
        <w:t xml:space="preserve"> </w:t>
      </w:r>
      <w:r w:rsidR="009C0995">
        <w:t>making</w:t>
      </w:r>
      <w:r w:rsidRPr="003B436B">
        <w:t xml:space="preserve"> </w:t>
      </w:r>
      <w:r w:rsidR="009C0995" w:rsidRPr="003B436B">
        <w:t>novel</w:t>
      </w:r>
      <w:r w:rsidRPr="003B436B">
        <w:t xml:space="preserve"> drugs and </w:t>
      </w:r>
      <w:r w:rsidR="00800D34" w:rsidRPr="003B436B">
        <w:t>medications</w:t>
      </w:r>
      <w:r w:rsidRPr="003B436B">
        <w:t xml:space="preserve"> that can </w:t>
      </w:r>
      <w:r w:rsidR="00800D34" w:rsidRPr="003B436B">
        <w:t>reduce</w:t>
      </w:r>
      <w:r w:rsidRPr="003B436B">
        <w:t xml:space="preserve"> </w:t>
      </w:r>
      <w:r w:rsidR="00800D34" w:rsidRPr="003B436B">
        <w:t>indications</w:t>
      </w:r>
      <w:r w:rsidRPr="003B436B">
        <w:t xml:space="preserve"> or </w:t>
      </w:r>
      <w:r w:rsidR="00800D34">
        <w:t>cure</w:t>
      </w:r>
      <w:r w:rsidRPr="003B436B">
        <w:t xml:space="preserve"> </w:t>
      </w:r>
      <w:r w:rsidR="00800D34" w:rsidRPr="003B436B">
        <w:t>illnesses</w:t>
      </w:r>
      <w:r w:rsidRPr="003B436B">
        <w:t>.</w:t>
      </w:r>
      <w:r w:rsidR="003C7B47">
        <w:t xml:space="preserve"> </w:t>
      </w:r>
      <w:r w:rsidR="003C7B47" w:rsidRPr="003C7B47">
        <w:t xml:space="preserve">Through the practice of technology in medical </w:t>
      </w:r>
      <w:r w:rsidR="003C7B47">
        <w:t>study</w:t>
      </w:r>
      <w:r w:rsidR="003C7B47" w:rsidRPr="003C7B47">
        <w:t xml:space="preserve">, scientists have been able to inspect illnesses on </w:t>
      </w:r>
      <w:r w:rsidR="007E2A7B">
        <w:t>the level of the cells</w:t>
      </w:r>
      <w:r w:rsidR="003C7B47" w:rsidRPr="003C7B47">
        <w:t xml:space="preserve"> and </w:t>
      </w:r>
      <w:r w:rsidR="007E2A7B">
        <w:t>generate</w:t>
      </w:r>
      <w:r w:rsidR="003C7B47" w:rsidRPr="003C7B47">
        <w:t xml:space="preserve"> antibodies </w:t>
      </w:r>
      <w:r w:rsidR="007E2A7B">
        <w:t xml:space="preserve">to counter </w:t>
      </w:r>
      <w:r w:rsidR="003C7B47" w:rsidRPr="003C7B47">
        <w:t xml:space="preserve">them. These </w:t>
      </w:r>
      <w:r w:rsidR="007E2A7B" w:rsidRPr="003C7B47">
        <w:t>inoculations</w:t>
      </w:r>
      <w:r w:rsidR="003C7B47" w:rsidRPr="003C7B47">
        <w:t xml:space="preserve"> </w:t>
      </w:r>
      <w:r w:rsidR="005013CD">
        <w:t>to cure the</w:t>
      </w:r>
      <w:r w:rsidR="003C7B47" w:rsidRPr="003C7B47">
        <w:t xml:space="preserve"> </w:t>
      </w:r>
      <w:r w:rsidR="005013CD" w:rsidRPr="003C7B47">
        <w:t>fatal</w:t>
      </w:r>
      <w:r w:rsidR="003C7B47" w:rsidRPr="003C7B47">
        <w:t xml:space="preserve"> </w:t>
      </w:r>
      <w:r w:rsidR="005013CD" w:rsidRPr="003C7B47">
        <w:t>ailments</w:t>
      </w:r>
      <w:r w:rsidR="003C7B47" w:rsidRPr="003C7B47">
        <w:t xml:space="preserve"> </w:t>
      </w:r>
      <w:r w:rsidR="005013CD">
        <w:t>such as</w:t>
      </w:r>
      <w:r w:rsidR="003C7B47" w:rsidRPr="003C7B47">
        <w:t xml:space="preserve"> malaria, polio, MMR, and </w:t>
      </w:r>
      <w:r w:rsidR="005013CD" w:rsidRPr="003C7B47">
        <w:t>other</w:t>
      </w:r>
      <w:r w:rsidR="003C7B47" w:rsidRPr="003C7B47">
        <w:t xml:space="preserve"> </w:t>
      </w:r>
      <w:r w:rsidR="00A512F2" w:rsidRPr="003C7B47">
        <w:t>thwart</w:t>
      </w:r>
      <w:r w:rsidR="003C7B47" w:rsidRPr="003C7B47">
        <w:t xml:space="preserve"> the </w:t>
      </w:r>
      <w:r w:rsidR="00A512F2" w:rsidRPr="003C7B47">
        <w:t>blowout</w:t>
      </w:r>
      <w:r w:rsidR="003C7B47" w:rsidRPr="003C7B47">
        <w:t xml:space="preserve"> of </w:t>
      </w:r>
      <w:r w:rsidR="00A512F2" w:rsidRPr="003C7B47">
        <w:t>virus</w:t>
      </w:r>
      <w:r w:rsidR="003C7B47" w:rsidRPr="003C7B47">
        <w:t xml:space="preserve"> and </w:t>
      </w:r>
      <w:r w:rsidR="00A512F2" w:rsidRPr="003C7B47">
        <w:t>protect</w:t>
      </w:r>
      <w:r w:rsidR="003C7B47" w:rsidRPr="003C7B47">
        <w:t xml:space="preserve"> thousands of </w:t>
      </w:r>
      <w:r w:rsidR="00A512F2">
        <w:t>people</w:t>
      </w:r>
      <w:r w:rsidR="003C7B47" w:rsidRPr="003C7B47">
        <w:t xml:space="preserve"> all around the </w:t>
      </w:r>
      <w:r w:rsidR="00D738A4">
        <w:t>world</w:t>
      </w:r>
      <w:r w:rsidR="00F63510">
        <w:t xml:space="preserve"> </w:t>
      </w:r>
      <w:r w:rsidR="00F63510">
        <w:fldChar w:fldCharType="begin"/>
      </w:r>
      <w:r w:rsidR="00F63510">
        <w:instrText xml:space="preserve"> ADDIN ZOTERO_ITEM CSL_CITATION {"citationID":"cmvabcXv","properties":{"formattedCitation":"(McCullers &amp; Dunn, 2008)","plainCitation":"(McCullers &amp; Dunn, 2008)","noteIndex":0},"citationItems":[{"id":432,"uris":["http://zotero.org/users/local/Tqq4tlqy/items/U2WAKVZ6"],"uri":["http://zotero.org/users/local/Tqq4tlqy/items/U2WAKVZ6"],"itemData":{"id":432,"type":"article-journal","title":"Advances in Vaccine Technology And Their Impact on Managed Care","container-title":"Pharmacy and Therapeutics","page":"35-41","volume":"33","issue":"1","source":"PubMed Central","abstract":"The discovery of vaccines has led to the near eradication of several important diseases and has had a tremendous impact on health for a relatively low cost. However, most vaccines in use today were developed by techniques that were pioneered more than 100 years ago and do not represent the full potential of the field. The introduction of genetic engineering has fueled rapid advances in vaccine technology and is now leading to the entry of new products in the marketplace., In the past, options for the utilization of vaccines in the area of managed care had been quite limited because of the historically straightforward application of immunizations. The growing number and type of vaccine targets, coupled with novel, more effective formulations, adjuvants, and routes of delivery for vaccines, will undoubtedly create new challenges. Although progress in vaccine technology has the potential to prevent illness and reduce the economic burden of diseases in the long term, thereby improving outcomes, ongoing problems remain in the short term., Who should and will pay for these anticipated improvements in health?, How will this period of change be managed?, This article describes the present “vaccine revolution” and attempts to answer these questions, which are becoming increasingly important in managed care.","ISSN":"1052-1372","note":"PMID: 19749990\nPMCID: PMC2730064","journalAbbreviation":"P T","author":[{"family":"McCullers","given":"Jonathan A."},{"family":"Dunn","given":"Jeffrey D."}],"issued":{"date-parts":[["2008",1]]}}}],"schema":"https://github.com/citation-style-language/schema/raw/master/csl-citation.json"} </w:instrText>
      </w:r>
      <w:r w:rsidR="00F63510">
        <w:fldChar w:fldCharType="separate"/>
      </w:r>
      <w:r w:rsidR="00F63510" w:rsidRPr="00F63510">
        <w:rPr>
          <w:rFonts w:ascii="Times New Roman" w:hAnsi="Times New Roman" w:cs="Times New Roman"/>
        </w:rPr>
        <w:t>(McCullers &amp; Dunn, 2008)</w:t>
      </w:r>
      <w:r w:rsidR="00F63510">
        <w:fldChar w:fldCharType="end"/>
      </w:r>
      <w:r w:rsidR="00F63510">
        <w:t>.</w:t>
      </w:r>
    </w:p>
    <w:p w14:paraId="47651D21" w14:textId="0D1B5F52" w:rsidR="00CB3AA1" w:rsidRDefault="00CB3AA1" w:rsidP="00EE5A2F">
      <w:pPr>
        <w:pStyle w:val="Heading1"/>
      </w:pPr>
      <w:r>
        <w:t>Conclusion</w:t>
      </w:r>
    </w:p>
    <w:p w14:paraId="5A477885" w14:textId="77777777" w:rsidR="00D738A4" w:rsidRDefault="00D738A4" w:rsidP="0009218C">
      <w:r>
        <w:t>Technology has helped the patients to cure faster and in a better way. New inventions</w:t>
      </w:r>
      <w:r w:rsidR="00AA4429">
        <w:t xml:space="preserve"> and the new techniques are opening the ways for the doctors to treat the patients in a better way as </w:t>
      </w:r>
      <w:r w:rsidR="00AA4429">
        <w:lastRenderedPageBreak/>
        <w:t>many of the diseases are diagnosed on</w:t>
      </w:r>
      <w:r w:rsidR="00F914B1">
        <w:t xml:space="preserve">ly by the use of the technology. </w:t>
      </w:r>
      <w:r w:rsidR="006B2F28">
        <w:t>So,</w:t>
      </w:r>
      <w:r w:rsidR="00F914B1">
        <w:t xml:space="preserve"> the technology we can say aids the patients and the doctors both.</w:t>
      </w:r>
    </w:p>
    <w:p w14:paraId="02E76F85" w14:textId="77777777" w:rsidR="00800D34" w:rsidRDefault="00800D34" w:rsidP="0009218C"/>
    <w:p w14:paraId="03ADF5B2" w14:textId="77777777" w:rsidR="00102CD2" w:rsidRDefault="00102CD2" w:rsidP="00C2427E"/>
    <w:p w14:paraId="43B75FDE" w14:textId="77777777" w:rsidR="00AB11DD" w:rsidRDefault="00AB11DD"/>
    <w:p w14:paraId="6CE5ACF1" w14:textId="77777777" w:rsidR="00F914B1" w:rsidRDefault="00F914B1" w:rsidP="00F914B1">
      <w:pPr>
        <w:jc w:val="center"/>
      </w:pPr>
      <w:r>
        <w:t>References</w:t>
      </w:r>
    </w:p>
    <w:p w14:paraId="42287A49" w14:textId="77777777" w:rsidR="00AB0667" w:rsidRPr="00AB0667" w:rsidRDefault="00F914B1" w:rsidP="00AB066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AB0667" w:rsidRPr="00AB0667">
        <w:rPr>
          <w:rFonts w:ascii="Times New Roman" w:hAnsi="Times New Roman" w:cs="Times New Roman"/>
        </w:rPr>
        <w:t>5 Ways Technology is Improving Health | UIC Health Informatics. (2016, August 9). Retrieved May 11, 2019, from Health Informatics Online Masters | Nursing &amp; Medical Degrees website: https://healthinformatics.uic.edu/blog/5-ways-technology-is-improving-health/</w:t>
      </w:r>
    </w:p>
    <w:p w14:paraId="25E8092E" w14:textId="77777777" w:rsidR="00AB0667" w:rsidRPr="00AB0667" w:rsidRDefault="00AB0667" w:rsidP="00AB0667">
      <w:pPr>
        <w:pStyle w:val="Bibliography"/>
        <w:rPr>
          <w:rFonts w:ascii="Times New Roman" w:hAnsi="Times New Roman" w:cs="Times New Roman"/>
        </w:rPr>
      </w:pPr>
      <w:r w:rsidRPr="00AB0667">
        <w:rPr>
          <w:rFonts w:ascii="Times New Roman" w:hAnsi="Times New Roman" w:cs="Times New Roman"/>
        </w:rPr>
        <w:t xml:space="preserve">McCullers, J. A., &amp; Dunn, J. D. (2008). Advances in Vaccine Technology And Their Impact on Managed Care. </w:t>
      </w:r>
      <w:r w:rsidRPr="00AB0667">
        <w:rPr>
          <w:rFonts w:ascii="Times New Roman" w:hAnsi="Times New Roman" w:cs="Times New Roman"/>
          <w:i/>
          <w:iCs/>
        </w:rPr>
        <w:t>Pharmacy and Therapeutics</w:t>
      </w:r>
      <w:r w:rsidRPr="00AB0667">
        <w:rPr>
          <w:rFonts w:ascii="Times New Roman" w:hAnsi="Times New Roman" w:cs="Times New Roman"/>
        </w:rPr>
        <w:t xml:space="preserve">, </w:t>
      </w:r>
      <w:r w:rsidRPr="00AB0667">
        <w:rPr>
          <w:rFonts w:ascii="Times New Roman" w:hAnsi="Times New Roman" w:cs="Times New Roman"/>
          <w:i/>
          <w:iCs/>
        </w:rPr>
        <w:t>33</w:t>
      </w:r>
      <w:r w:rsidRPr="00AB0667">
        <w:rPr>
          <w:rFonts w:ascii="Times New Roman" w:hAnsi="Times New Roman" w:cs="Times New Roman"/>
        </w:rPr>
        <w:t>(1), 35–41.</w:t>
      </w:r>
    </w:p>
    <w:p w14:paraId="51B4E833" w14:textId="77777777" w:rsidR="00AB0667" w:rsidRPr="00AB0667" w:rsidRDefault="00AB0667" w:rsidP="00AB0667">
      <w:pPr>
        <w:pStyle w:val="Bibliography"/>
        <w:rPr>
          <w:rFonts w:ascii="Times New Roman" w:hAnsi="Times New Roman" w:cs="Times New Roman"/>
        </w:rPr>
      </w:pPr>
      <w:r w:rsidRPr="00AB0667">
        <w:rPr>
          <w:rFonts w:ascii="Times New Roman" w:hAnsi="Times New Roman" w:cs="Times New Roman"/>
        </w:rPr>
        <w:t>Medical Technology. (2011, December 23). Retrieved May 11, 2019, from http://www.healthcarebusinesstech.com/medical-technology/</w:t>
      </w:r>
    </w:p>
    <w:p w14:paraId="243CD91A" w14:textId="77777777" w:rsidR="00AB0667" w:rsidRPr="00AB0667" w:rsidRDefault="00AB0667" w:rsidP="00AB0667">
      <w:pPr>
        <w:pStyle w:val="Bibliography"/>
        <w:rPr>
          <w:rFonts w:ascii="Times New Roman" w:hAnsi="Times New Roman" w:cs="Times New Roman"/>
        </w:rPr>
      </w:pPr>
      <w:r w:rsidRPr="00AB0667">
        <w:rPr>
          <w:rFonts w:ascii="Times New Roman" w:hAnsi="Times New Roman" w:cs="Times New Roman"/>
        </w:rPr>
        <w:t>Technology is Changing How Doctors Diagnose, Treat Patients. (n.d.). Retrieved May 11, 2019, from https://www.govtech.com/health/Technology-is-Changing-How-Doctors-Diagnose-Treat-Patients.html</w:t>
      </w:r>
    </w:p>
    <w:p w14:paraId="4D61757D" w14:textId="77777777" w:rsidR="00F914B1" w:rsidRDefault="00F914B1">
      <w:r>
        <w:fldChar w:fldCharType="end"/>
      </w:r>
    </w:p>
    <w:sectPr w:rsidR="00F914B1">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EEC668" w14:textId="77777777" w:rsidR="006B2E97" w:rsidRDefault="006B2E97">
      <w:pPr>
        <w:spacing w:line="240" w:lineRule="auto"/>
      </w:pPr>
      <w:r>
        <w:separator/>
      </w:r>
    </w:p>
    <w:p w14:paraId="523E60B1" w14:textId="77777777" w:rsidR="006B2E97" w:rsidRDefault="006B2E97"/>
  </w:endnote>
  <w:endnote w:type="continuationSeparator" w:id="0">
    <w:p w14:paraId="11D2673C" w14:textId="77777777" w:rsidR="006B2E97" w:rsidRDefault="006B2E97">
      <w:pPr>
        <w:spacing w:line="240" w:lineRule="auto"/>
      </w:pPr>
      <w:r>
        <w:continuationSeparator/>
      </w:r>
    </w:p>
    <w:p w14:paraId="4FCF2005" w14:textId="77777777" w:rsidR="006B2E97" w:rsidRDefault="006B2E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63BE58" w14:textId="77777777" w:rsidR="006B2E97" w:rsidRDefault="006B2E97">
      <w:pPr>
        <w:spacing w:line="240" w:lineRule="auto"/>
      </w:pPr>
      <w:r>
        <w:separator/>
      </w:r>
    </w:p>
    <w:p w14:paraId="7F89F714" w14:textId="77777777" w:rsidR="006B2E97" w:rsidRDefault="006B2E97"/>
  </w:footnote>
  <w:footnote w:type="continuationSeparator" w:id="0">
    <w:p w14:paraId="1693497C" w14:textId="77777777" w:rsidR="006B2E97" w:rsidRDefault="006B2E97">
      <w:pPr>
        <w:spacing w:line="240" w:lineRule="auto"/>
      </w:pPr>
      <w:r>
        <w:continuationSeparator/>
      </w:r>
    </w:p>
    <w:p w14:paraId="2B76DFCF" w14:textId="77777777" w:rsidR="006B2E97" w:rsidRDefault="006B2E9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5BBEB1" w14:textId="77777777" w:rsidR="00E81978" w:rsidRDefault="005B3A43">
    <w:pPr>
      <w:pStyle w:val="Header"/>
    </w:pPr>
    <w:r>
      <w:rPr>
        <w:rStyle w:val="Strong"/>
      </w:rPr>
      <w:t>ABCD</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263F1">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B75057" w14:textId="77777777" w:rsidR="00E81978" w:rsidRDefault="005D3A03">
    <w:pPr>
      <w:pStyle w:val="Header"/>
      <w:rPr>
        <w:rStyle w:val="Strong"/>
      </w:rPr>
    </w:pPr>
    <w:r>
      <w:t xml:space="preserve">Running head: </w:t>
    </w:r>
    <w:r w:rsidR="005B3A43">
      <w:t>ABCD</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4201E">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77B32"/>
    <w:rsid w:val="0009218C"/>
    <w:rsid w:val="000A40AE"/>
    <w:rsid w:val="000D3F41"/>
    <w:rsid w:val="00102CD2"/>
    <w:rsid w:val="001871EB"/>
    <w:rsid w:val="00195425"/>
    <w:rsid w:val="00286964"/>
    <w:rsid w:val="002D76EC"/>
    <w:rsid w:val="002F7D01"/>
    <w:rsid w:val="00306A7D"/>
    <w:rsid w:val="00324CAF"/>
    <w:rsid w:val="00355DCA"/>
    <w:rsid w:val="003934BA"/>
    <w:rsid w:val="003B436B"/>
    <w:rsid w:val="003C7B47"/>
    <w:rsid w:val="003E299F"/>
    <w:rsid w:val="004530CA"/>
    <w:rsid w:val="0046093E"/>
    <w:rsid w:val="004724D7"/>
    <w:rsid w:val="005013CD"/>
    <w:rsid w:val="00540EC8"/>
    <w:rsid w:val="00546747"/>
    <w:rsid w:val="00551A02"/>
    <w:rsid w:val="005534FA"/>
    <w:rsid w:val="00556979"/>
    <w:rsid w:val="00592442"/>
    <w:rsid w:val="005B3A43"/>
    <w:rsid w:val="005C39B5"/>
    <w:rsid w:val="005C5E53"/>
    <w:rsid w:val="005D3A03"/>
    <w:rsid w:val="00690C64"/>
    <w:rsid w:val="006B2E97"/>
    <w:rsid w:val="006B2F28"/>
    <w:rsid w:val="006F353D"/>
    <w:rsid w:val="007233F1"/>
    <w:rsid w:val="007263F1"/>
    <w:rsid w:val="0077524A"/>
    <w:rsid w:val="007A5684"/>
    <w:rsid w:val="007C69FD"/>
    <w:rsid w:val="007E2A7B"/>
    <w:rsid w:val="007F2B87"/>
    <w:rsid w:val="008002C0"/>
    <w:rsid w:val="00800D34"/>
    <w:rsid w:val="0084201E"/>
    <w:rsid w:val="008A1CF6"/>
    <w:rsid w:val="008B7237"/>
    <w:rsid w:val="008C5323"/>
    <w:rsid w:val="008D477A"/>
    <w:rsid w:val="008D58AE"/>
    <w:rsid w:val="008F6104"/>
    <w:rsid w:val="00907459"/>
    <w:rsid w:val="009101FE"/>
    <w:rsid w:val="009530DB"/>
    <w:rsid w:val="00964FA5"/>
    <w:rsid w:val="00966B51"/>
    <w:rsid w:val="009A67FE"/>
    <w:rsid w:val="009A6A3B"/>
    <w:rsid w:val="009C0995"/>
    <w:rsid w:val="009D76DC"/>
    <w:rsid w:val="00A512F2"/>
    <w:rsid w:val="00A86E5B"/>
    <w:rsid w:val="00A942AA"/>
    <w:rsid w:val="00AA24B5"/>
    <w:rsid w:val="00AA4429"/>
    <w:rsid w:val="00AB0009"/>
    <w:rsid w:val="00AB04C7"/>
    <w:rsid w:val="00AB0667"/>
    <w:rsid w:val="00AB0A93"/>
    <w:rsid w:val="00AB11DD"/>
    <w:rsid w:val="00AC23A4"/>
    <w:rsid w:val="00B179AE"/>
    <w:rsid w:val="00B34AC5"/>
    <w:rsid w:val="00B77B2A"/>
    <w:rsid w:val="00B823AA"/>
    <w:rsid w:val="00BA45DB"/>
    <w:rsid w:val="00BC1E0A"/>
    <w:rsid w:val="00BC2D0F"/>
    <w:rsid w:val="00BF017E"/>
    <w:rsid w:val="00BF4184"/>
    <w:rsid w:val="00C019DE"/>
    <w:rsid w:val="00C0601E"/>
    <w:rsid w:val="00C1194E"/>
    <w:rsid w:val="00C2427E"/>
    <w:rsid w:val="00C277DB"/>
    <w:rsid w:val="00C31D30"/>
    <w:rsid w:val="00C82338"/>
    <w:rsid w:val="00CA4C29"/>
    <w:rsid w:val="00CB3AA1"/>
    <w:rsid w:val="00CD67CB"/>
    <w:rsid w:val="00CD6E39"/>
    <w:rsid w:val="00CF3E6C"/>
    <w:rsid w:val="00CF6E91"/>
    <w:rsid w:val="00D635FE"/>
    <w:rsid w:val="00D738A4"/>
    <w:rsid w:val="00D85B68"/>
    <w:rsid w:val="00DE52CD"/>
    <w:rsid w:val="00DF3359"/>
    <w:rsid w:val="00E12567"/>
    <w:rsid w:val="00E30440"/>
    <w:rsid w:val="00E30BD5"/>
    <w:rsid w:val="00E554B4"/>
    <w:rsid w:val="00E6004D"/>
    <w:rsid w:val="00E70D31"/>
    <w:rsid w:val="00E81978"/>
    <w:rsid w:val="00EE5314"/>
    <w:rsid w:val="00EE5A2F"/>
    <w:rsid w:val="00EF2361"/>
    <w:rsid w:val="00F035AB"/>
    <w:rsid w:val="00F32C30"/>
    <w:rsid w:val="00F379B7"/>
    <w:rsid w:val="00F525FA"/>
    <w:rsid w:val="00F63510"/>
    <w:rsid w:val="00F729F1"/>
    <w:rsid w:val="00F76C9B"/>
    <w:rsid w:val="00F84C87"/>
    <w:rsid w:val="00F914B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FD313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A11CF"/>
    <w:rsid w:val="000B674B"/>
    <w:rsid w:val="000F736C"/>
    <w:rsid w:val="002B1392"/>
    <w:rsid w:val="00321589"/>
    <w:rsid w:val="00673234"/>
    <w:rsid w:val="00722BDE"/>
    <w:rsid w:val="00A91B7B"/>
    <w:rsid w:val="00BE0C42"/>
    <w:rsid w:val="00D77C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496</Words>
  <Characters>8533</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11T08:11:00Z</dcterms:created>
  <dcterms:modified xsi:type="dcterms:W3CDTF">2019-05-11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4GePv2b3"/&gt;&lt;style id="http://www.zotero.org/styles/apa" locale="en-US" hasBibliography="1" bibliographyStyleHasBeenSet="1"/&gt;&lt;prefs&gt;&lt;pref name="fieldType" value="Field"/&gt;&lt;/prefs&gt;&lt;/data&gt;</vt:lpwstr>
  </property>
</Properties>
</file>